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7EB9BB" w14:textId="37A17D0F" w:rsidR="00C55948" w:rsidRPr="006B5B9D" w:rsidRDefault="00C55948" w:rsidP="00C55948">
      <w:pPr>
        <w:pStyle w:val="BodyText"/>
        <w:spacing w:line="480" w:lineRule="auto"/>
        <w:rPr>
          <w:sz w:val="24"/>
        </w:rPr>
      </w:pPr>
      <w:r w:rsidRPr="006B5B9D">
        <w:rPr>
          <w:sz w:val="24"/>
        </w:rPr>
        <w:t xml:space="preserve">Table </w:t>
      </w:r>
      <w:r w:rsidR="00454ED4">
        <w:rPr>
          <w:sz w:val="24"/>
        </w:rPr>
        <w:t>4</w:t>
      </w:r>
      <w:r w:rsidRPr="006B5B9D">
        <w:rPr>
          <w:sz w:val="24"/>
        </w:rPr>
        <w:t xml:space="preserve"> </w:t>
      </w:r>
    </w:p>
    <w:p w14:paraId="11A82243" w14:textId="77777777" w:rsidR="00C55948" w:rsidRPr="00C20902" w:rsidRDefault="00C55948" w:rsidP="00C55948">
      <w:pPr>
        <w:pStyle w:val="BodyText"/>
        <w:spacing w:line="480" w:lineRule="auto"/>
        <w:rPr>
          <w:i/>
          <w:sz w:val="24"/>
        </w:rPr>
      </w:pPr>
      <w:r w:rsidRPr="0028735F">
        <w:rPr>
          <w:i/>
          <w:sz w:val="24"/>
        </w:rPr>
        <w:t>Summary of Injury Characteristics in Included</w:t>
      </w:r>
      <w:r w:rsidRPr="00C20902">
        <w:rPr>
          <w:i/>
          <w:sz w:val="24"/>
        </w:rPr>
        <w:t xml:space="preserve"> Studies Evaluating the Efficacy of Neuromodulation in mTBI</w:t>
      </w:r>
    </w:p>
    <w:tbl>
      <w:tblPr>
        <w:tblStyle w:val="TableGridLight"/>
        <w:tblW w:w="15029" w:type="dxa"/>
        <w:tblInd w:w="-4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4"/>
        <w:gridCol w:w="1417"/>
        <w:gridCol w:w="1134"/>
        <w:gridCol w:w="2694"/>
        <w:gridCol w:w="3686"/>
        <w:gridCol w:w="1700"/>
        <w:gridCol w:w="1131"/>
        <w:gridCol w:w="1406"/>
        <w:gridCol w:w="17"/>
      </w:tblGrid>
      <w:tr w:rsidR="00C55948" w:rsidRPr="00C20902" w14:paraId="378AB80B" w14:textId="77777777" w:rsidTr="00C55948">
        <w:trPr>
          <w:gridAfter w:val="1"/>
          <w:wAfter w:w="17" w:type="dxa"/>
          <w:tblHeader/>
        </w:trPr>
        <w:tc>
          <w:tcPr>
            <w:tcW w:w="1844" w:type="dxa"/>
            <w:tcBorders>
              <w:top w:val="single" w:sz="4" w:space="0" w:color="auto"/>
            </w:tcBorders>
          </w:tcPr>
          <w:p w14:paraId="7A372A52" w14:textId="77777777" w:rsidR="00C55948" w:rsidRPr="00411F5F" w:rsidRDefault="00C55948" w:rsidP="00F80761">
            <w:pPr>
              <w:pStyle w:val="BodyText"/>
              <w:jc w:val="center"/>
              <w:rPr>
                <w:i/>
                <w:iCs/>
                <w:sz w:val="20"/>
                <w:szCs w:val="20"/>
                <w:lang w:val="en-AU"/>
              </w:rPr>
            </w:pPr>
            <w:r w:rsidRPr="00411F5F">
              <w:rPr>
                <w:i/>
                <w:iCs/>
                <w:sz w:val="20"/>
                <w:szCs w:val="20"/>
                <w:lang w:val="en-AU"/>
              </w:rPr>
              <w:t>Source</w:t>
            </w:r>
          </w:p>
        </w:tc>
        <w:tc>
          <w:tcPr>
            <w:tcW w:w="13168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315F7EA8" w14:textId="77777777" w:rsidR="00C55948" w:rsidRPr="008875A7" w:rsidRDefault="00C55948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8875A7">
              <w:rPr>
                <w:i/>
                <w:sz w:val="20"/>
                <w:szCs w:val="20"/>
                <w:lang w:val="en-AU"/>
              </w:rPr>
              <w:t>Injury Description</w:t>
            </w:r>
          </w:p>
        </w:tc>
      </w:tr>
      <w:tr w:rsidR="00C55948" w:rsidRPr="00C20902" w14:paraId="4FF4234A" w14:textId="77777777" w:rsidTr="00297815">
        <w:trPr>
          <w:tblHeader/>
        </w:trPr>
        <w:tc>
          <w:tcPr>
            <w:tcW w:w="1844" w:type="dxa"/>
            <w:tcBorders>
              <w:bottom w:val="single" w:sz="4" w:space="0" w:color="auto"/>
            </w:tcBorders>
          </w:tcPr>
          <w:p w14:paraId="5FC33CA2" w14:textId="77777777" w:rsidR="00C55948" w:rsidRPr="008875A7" w:rsidRDefault="00C55948" w:rsidP="00F80761">
            <w:pPr>
              <w:pStyle w:val="BodyText"/>
              <w:rPr>
                <w:sz w:val="20"/>
                <w:szCs w:val="20"/>
                <w:lang w:val="en-AU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FFA0D5C" w14:textId="77777777" w:rsidR="00C55948" w:rsidRPr="008875A7" w:rsidRDefault="00C55948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8875A7">
              <w:rPr>
                <w:i/>
                <w:sz w:val="20"/>
                <w:szCs w:val="20"/>
                <w:lang w:val="en-AU"/>
              </w:rPr>
              <w:t>Classificati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6DF5B97" w14:textId="77777777" w:rsidR="00C55948" w:rsidRPr="008875A7" w:rsidRDefault="00C55948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8875A7">
              <w:rPr>
                <w:i/>
                <w:sz w:val="20"/>
                <w:szCs w:val="20"/>
                <w:lang w:val="en-AU"/>
              </w:rPr>
              <w:t>Imaging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14:paraId="11C9692E" w14:textId="77777777" w:rsidR="00C55948" w:rsidRPr="008875A7" w:rsidRDefault="00C55948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8875A7">
              <w:rPr>
                <w:i/>
                <w:sz w:val="20"/>
                <w:szCs w:val="20"/>
                <w:lang w:val="en-AU"/>
              </w:rPr>
              <w:t>MOI</w:t>
            </w:r>
          </w:p>
        </w:tc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14:paraId="76D4BB76" w14:textId="77777777" w:rsidR="00C55948" w:rsidRPr="008875A7" w:rsidRDefault="00C55948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8875A7">
              <w:rPr>
                <w:i/>
                <w:sz w:val="20"/>
                <w:szCs w:val="20"/>
                <w:lang w:val="en-AU"/>
              </w:rPr>
              <w:t>Time since injury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</w:tcPr>
          <w:p w14:paraId="5A288F15" w14:textId="77777777" w:rsidR="00C55948" w:rsidRPr="008875A7" w:rsidRDefault="00C55948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8875A7">
              <w:rPr>
                <w:i/>
                <w:sz w:val="20"/>
                <w:szCs w:val="20"/>
                <w:lang w:val="en-AU"/>
              </w:rPr>
              <w:t xml:space="preserve">LOC </w:t>
            </w:r>
          </w:p>
        </w:tc>
        <w:tc>
          <w:tcPr>
            <w:tcW w:w="1131" w:type="dxa"/>
            <w:tcBorders>
              <w:top w:val="single" w:sz="4" w:space="0" w:color="auto"/>
              <w:bottom w:val="single" w:sz="4" w:space="0" w:color="auto"/>
            </w:tcBorders>
          </w:tcPr>
          <w:p w14:paraId="61060426" w14:textId="77777777" w:rsidR="00C55948" w:rsidRPr="008875A7" w:rsidRDefault="00C55948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8875A7">
              <w:rPr>
                <w:i/>
                <w:sz w:val="20"/>
                <w:szCs w:val="20"/>
                <w:lang w:val="en-AU"/>
              </w:rPr>
              <w:t>PTA</w:t>
            </w:r>
          </w:p>
        </w:tc>
        <w:tc>
          <w:tcPr>
            <w:tcW w:w="142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EDA18BF" w14:textId="77777777" w:rsidR="00C55948" w:rsidRPr="008875A7" w:rsidRDefault="00C55948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 w:rsidRPr="008875A7">
              <w:rPr>
                <w:i/>
                <w:sz w:val="20"/>
                <w:szCs w:val="20"/>
                <w:lang w:val="en-AU"/>
              </w:rPr>
              <w:t>GCS</w:t>
            </w:r>
          </w:p>
        </w:tc>
      </w:tr>
      <w:tr w:rsidR="009C6DBE" w:rsidRPr="00C20902" w14:paraId="1AE03D93" w14:textId="77777777" w:rsidTr="00297815">
        <w:tc>
          <w:tcPr>
            <w:tcW w:w="15029" w:type="dxa"/>
            <w:gridSpan w:val="9"/>
            <w:tcBorders>
              <w:top w:val="single" w:sz="4" w:space="0" w:color="auto"/>
            </w:tcBorders>
          </w:tcPr>
          <w:p w14:paraId="4DED99C3" w14:textId="77777777" w:rsidR="009C6DBE" w:rsidRDefault="009C6DBE" w:rsidP="009C6DBE">
            <w:pPr>
              <w:pStyle w:val="BodyText"/>
              <w:rPr>
                <w:i/>
                <w:iCs/>
                <w:sz w:val="20"/>
                <w:szCs w:val="20"/>
                <w:lang w:val="en-AU"/>
              </w:rPr>
            </w:pPr>
            <w:r w:rsidRPr="009C6DBE">
              <w:rPr>
                <w:i/>
                <w:iCs/>
                <w:sz w:val="20"/>
                <w:szCs w:val="20"/>
                <w:lang w:val="en-AU"/>
              </w:rPr>
              <w:t>Randomised studies</w:t>
            </w:r>
          </w:p>
          <w:p w14:paraId="2FD1B382" w14:textId="29EB9631" w:rsidR="009C6DBE" w:rsidRPr="008875A7" w:rsidRDefault="009C6DBE" w:rsidP="009C6DBE">
            <w:pPr>
              <w:pStyle w:val="BodyText"/>
              <w:rPr>
                <w:sz w:val="20"/>
                <w:szCs w:val="20"/>
                <w:lang w:val="en-AU"/>
              </w:rPr>
            </w:pPr>
          </w:p>
        </w:tc>
      </w:tr>
      <w:tr w:rsidR="00C55948" w:rsidRPr="00C20902" w14:paraId="4FAA9BB0" w14:textId="77777777" w:rsidTr="00297815">
        <w:tc>
          <w:tcPr>
            <w:tcW w:w="1844" w:type="dxa"/>
          </w:tcPr>
          <w:p w14:paraId="27A6DE7C" w14:textId="77777777" w:rsidR="00C55948" w:rsidRPr="008875A7" w:rsidRDefault="00C55948" w:rsidP="00F80761">
            <w:pPr>
              <w:pStyle w:val="BodyText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DaG9pPC9BdXRob3I+PFllYXI+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DaG9pPC9BdXRob3I+PFllYXI+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G. S. Choi et al. (2018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47B209B9" w14:textId="01A723F7" w:rsidR="00C55948" w:rsidRPr="008875A7" w:rsidRDefault="00C55948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mTBI</w:t>
            </w:r>
            <w:r w:rsidR="00950AE7">
              <w:rPr>
                <w:sz w:val="20"/>
                <w:szCs w:val="20"/>
                <w:lang w:val="en-AU"/>
              </w:rPr>
              <w:t xml:space="preserve"> + chronic central pain</w:t>
            </w:r>
          </w:p>
        </w:tc>
        <w:tc>
          <w:tcPr>
            <w:tcW w:w="1134" w:type="dxa"/>
          </w:tcPr>
          <w:p w14:paraId="142BCD69" w14:textId="77777777" w:rsidR="00C55948" w:rsidRPr="008875A7" w:rsidRDefault="00C55948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egative</w:t>
            </w:r>
          </w:p>
        </w:tc>
        <w:tc>
          <w:tcPr>
            <w:tcW w:w="2694" w:type="dxa"/>
          </w:tcPr>
          <w:p w14:paraId="6F73E865" w14:textId="77777777" w:rsidR="00C55948" w:rsidRPr="008875A7" w:rsidRDefault="00C55948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3686" w:type="dxa"/>
          </w:tcPr>
          <w:p w14:paraId="4CA74DD2" w14:textId="77777777" w:rsidR="00C55948" w:rsidRPr="008875A7" w:rsidRDefault="00C55948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i/>
                <w:iCs/>
                <w:sz w:val="20"/>
                <w:szCs w:val="20"/>
                <w:lang w:val="en-AU"/>
              </w:rPr>
              <w:t>M</w:t>
            </w:r>
            <w:r w:rsidRPr="008875A7">
              <w:rPr>
                <w:sz w:val="20"/>
                <w:szCs w:val="20"/>
                <w:lang w:val="en-AU"/>
              </w:rPr>
              <w:t>: 15.7 months (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SD</w:t>
            </w:r>
            <w:r w:rsidRPr="008875A7">
              <w:rPr>
                <w:sz w:val="20"/>
                <w:szCs w:val="20"/>
                <w:lang w:val="en-AU"/>
              </w:rPr>
              <w:t>: 7.1). All &gt;6 months post-mTBI</w:t>
            </w:r>
          </w:p>
        </w:tc>
        <w:tc>
          <w:tcPr>
            <w:tcW w:w="1700" w:type="dxa"/>
          </w:tcPr>
          <w:p w14:paraId="4961571E" w14:textId="77777777" w:rsidR="00C55948" w:rsidRPr="008875A7" w:rsidRDefault="00C55948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&lt;30 minutes</w:t>
            </w:r>
          </w:p>
        </w:tc>
        <w:tc>
          <w:tcPr>
            <w:tcW w:w="1131" w:type="dxa"/>
          </w:tcPr>
          <w:p w14:paraId="3657EDF8" w14:textId="77777777" w:rsidR="00C55948" w:rsidRPr="008875A7" w:rsidRDefault="00C55948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&lt;24 hours</w:t>
            </w:r>
          </w:p>
        </w:tc>
        <w:tc>
          <w:tcPr>
            <w:tcW w:w="1423" w:type="dxa"/>
            <w:gridSpan w:val="2"/>
          </w:tcPr>
          <w:p w14:paraId="6651154A" w14:textId="77777777" w:rsidR="00C55948" w:rsidRPr="008875A7" w:rsidRDefault="00C55948" w:rsidP="00F80761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13-15</w:t>
            </w:r>
          </w:p>
        </w:tc>
      </w:tr>
      <w:tr w:rsidR="00297815" w:rsidRPr="00C20902" w14:paraId="4DDC5A81" w14:textId="77777777" w:rsidTr="00297815">
        <w:tc>
          <w:tcPr>
            <w:tcW w:w="1844" w:type="dxa"/>
          </w:tcPr>
          <w:p w14:paraId="55D52524" w14:textId="61BD4CE3" w:rsidR="00297815" w:rsidRPr="008875A7" w:rsidRDefault="00297815" w:rsidP="00297815">
            <w:pPr>
              <w:pStyle w:val="BodyText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MZXVuZzwvQXV0aG9yPjxZZWFy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MZXVuZzwvQXV0aG9yPjxZZWFy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end"/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Leung, Shukla, et al. (2016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6CFEBED3" w14:textId="363B792E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mTBI, PTH</w:t>
            </w:r>
          </w:p>
        </w:tc>
        <w:tc>
          <w:tcPr>
            <w:tcW w:w="1134" w:type="dxa"/>
          </w:tcPr>
          <w:p w14:paraId="03EBA250" w14:textId="22A4B5F3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</w:tcPr>
          <w:p w14:paraId="01BE7BB5" w14:textId="23E4F5C2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3686" w:type="dxa"/>
          </w:tcPr>
          <w:p w14:paraId="21B4DC16" w14:textId="77777777" w:rsidR="00297815" w:rsidRPr="00D54FD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 xml:space="preserve">Treatment group 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M</w:t>
            </w:r>
            <w:r w:rsidRPr="008875A7">
              <w:rPr>
                <w:sz w:val="20"/>
                <w:szCs w:val="20"/>
                <w:lang w:val="en-AU"/>
              </w:rPr>
              <w:t xml:space="preserve">: 178 months, </w:t>
            </w:r>
            <w:r w:rsidRPr="00D54FD7">
              <w:rPr>
                <w:i/>
                <w:iCs/>
                <w:sz w:val="20"/>
                <w:szCs w:val="20"/>
                <w:lang w:val="en-AU"/>
              </w:rPr>
              <w:t>SD</w:t>
            </w:r>
            <w:r w:rsidRPr="00D54FD7">
              <w:rPr>
                <w:sz w:val="20"/>
                <w:szCs w:val="20"/>
                <w:lang w:val="en-AU"/>
              </w:rPr>
              <w:t>: 176</w:t>
            </w:r>
          </w:p>
          <w:p w14:paraId="039C7B6A" w14:textId="326BEBD8" w:rsidR="00297815" w:rsidRPr="008875A7" w:rsidRDefault="00297815" w:rsidP="00297815">
            <w:pPr>
              <w:pStyle w:val="BodyText"/>
              <w:jc w:val="center"/>
              <w:rPr>
                <w:i/>
                <w:iCs/>
                <w:sz w:val="20"/>
                <w:szCs w:val="20"/>
              </w:rPr>
            </w:pPr>
            <w:r w:rsidRPr="00D54FD7">
              <w:rPr>
                <w:sz w:val="20"/>
                <w:szCs w:val="20"/>
                <w:lang w:val="en-AU"/>
              </w:rPr>
              <w:t xml:space="preserve">Control group </w:t>
            </w:r>
            <w:r w:rsidRPr="00D54FD7">
              <w:rPr>
                <w:i/>
                <w:iCs/>
                <w:sz w:val="20"/>
                <w:szCs w:val="20"/>
                <w:lang w:val="en-AU"/>
              </w:rPr>
              <w:t>M</w:t>
            </w:r>
            <w:r w:rsidRPr="00D54FD7">
              <w:rPr>
                <w:sz w:val="20"/>
                <w:szCs w:val="20"/>
                <w:lang w:val="en-AU"/>
              </w:rPr>
              <w:t xml:space="preserve">: 163 months, </w:t>
            </w:r>
            <w:r w:rsidRPr="00D54FD7">
              <w:rPr>
                <w:i/>
                <w:iCs/>
                <w:sz w:val="20"/>
                <w:szCs w:val="20"/>
                <w:lang w:val="en-AU"/>
              </w:rPr>
              <w:t>SD</w:t>
            </w:r>
            <w:r w:rsidRPr="00D54FD7">
              <w:rPr>
                <w:sz w:val="20"/>
                <w:szCs w:val="20"/>
                <w:lang w:val="en-AU"/>
              </w:rPr>
              <w:t>:</w:t>
            </w:r>
            <w:r w:rsidRPr="008875A7">
              <w:rPr>
                <w:sz w:val="20"/>
                <w:szCs w:val="20"/>
                <w:lang w:val="en-AU"/>
              </w:rPr>
              <w:t xml:space="preserve"> 142</w:t>
            </w:r>
          </w:p>
        </w:tc>
        <w:tc>
          <w:tcPr>
            <w:tcW w:w="1700" w:type="dxa"/>
          </w:tcPr>
          <w:p w14:paraId="25374EE1" w14:textId="71438B9E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131" w:type="dxa"/>
          </w:tcPr>
          <w:p w14:paraId="55D9CF24" w14:textId="4750178C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423" w:type="dxa"/>
            <w:gridSpan w:val="2"/>
          </w:tcPr>
          <w:p w14:paraId="1FEC78A0" w14:textId="66A4261B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</w:tr>
      <w:tr w:rsidR="00297815" w:rsidRPr="00C20902" w14:paraId="4E498479" w14:textId="77777777" w:rsidTr="00297815">
        <w:tc>
          <w:tcPr>
            <w:tcW w:w="1844" w:type="dxa"/>
          </w:tcPr>
          <w:p w14:paraId="127354DE" w14:textId="4256C841" w:rsidR="00297815" w:rsidRPr="008875A7" w:rsidRDefault="00297815" w:rsidP="00297815">
            <w:pPr>
              <w:pStyle w:val="BodyText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</w:rPr>
              <w:fldChar w:fldCharType="begin"/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&lt;EndNote&gt;&lt;Cite AuthorYear="1"&gt;&lt;Author&gt;Leung&lt;/Author&gt;&lt;Year&gt;2018&lt;/Year&gt;&lt;RecNum&gt;2134&lt;/RecNum&gt;&lt;DisplayText&gt;Leung et al. (2018)&lt;/DisplayText&gt;&lt;record&gt;&lt;rec-number&gt;2134&lt;/rec-number&gt;&lt;foreign-keys&gt;&lt;key app="EN" db-id="x9rttp05edtzxgeazxo5x5re5ddaszwdr0sw" timestamp="1579004890"&gt;2134&lt;/key&gt;&lt;/foreign-keys&gt;&lt;ref-type name="Journal Article"&gt;17&lt;/ref-type&gt;&lt;contributors&gt;&lt;authors&gt;&lt;author&gt;Leung, A.&lt;/author&gt;&lt;author&gt;Metzger‐Smith, Valerie&lt;/author&gt;&lt;author&gt;He, Yifan&lt;/author&gt;&lt;author&gt;Cordero, James&lt;/author&gt;&lt;author&gt;Ehlert, Brandon&lt;/author&gt;&lt;author&gt;Song, David&lt;/author&gt;&lt;author&gt;Lin, Lisa&lt;/author&gt;&lt;author&gt;Shahrokh, Golshan&lt;/author&gt;&lt;author&gt;Tsai, Alice&lt;/author&gt;&lt;author&gt;Vaninetti, Michael&lt;/author&gt;&lt;author&gt;Rutledge, Thomas&lt;/author&gt;&lt;author&gt;Polston, Greg&lt;/author&gt;&lt;author&gt;Sheu, Robert&lt;/author&gt;&lt;author&gt;Lee, Roland&lt;/author&gt;&lt;/authors&gt;&lt;/contributors&gt;&lt;titles&gt;&lt;title&gt;Left dorsolateral prefrontal cortex rTMS in alleviating mTBI related headaches and depressive symptoms&lt;/title&gt;&lt;secondary-title&gt;Neuromodulation&lt;/secondary-title&gt;&lt;/titles&gt;&lt;periodical&gt;&lt;full-title&gt;Neuromodulation&lt;/full-title&gt;&lt;abbr-1&gt;Neuromodulation&lt;/abbr-1&gt;&lt;abbr-2&gt;Neuromodulation&lt;/abbr-2&gt;&lt;/periodical&gt;&lt;pages&gt;390-401&lt;/pages&gt;&lt;volume&gt;21&lt;/volume&gt;&lt;number&gt;4&lt;/number&gt;&lt;keywords&gt;&lt;keyword&gt;Chronic Posttraumatic Headaches&lt;/keyword&gt;&lt;keyword&gt;Mtbi&lt;/keyword&gt;&lt;keyword&gt;Mtbi‐Ha&lt;/keyword&gt;&lt;keyword&gt;Neuropathic Pain&lt;/keyword&gt;&lt;keyword&gt;Rtms&lt;/keyword&gt;&lt;keyword&gt;Transcranial Magnetic Stimulation&lt;/keyword&gt;&lt;keyword&gt;Traumatic Brain Injury&lt;/keyword&gt;&lt;/keywords&gt;&lt;dates&gt;&lt;year&gt;2018&lt;/year&gt;&lt;/dates&gt;&lt;isbn&gt;1094-7159&lt;/isbn&gt;&lt;urls&gt;&lt;/urls&gt;&lt;electronic-resource-num&gt;10.1111/ner.12615&lt;/electronic-resource-num&gt;&lt;/record&gt;&lt;/Cite&gt;&lt;/EndNote&gt;</w:instrText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Leung et al. (2018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6D8B73CE" w14:textId="164D356A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mTBI, PTH</w:t>
            </w:r>
          </w:p>
        </w:tc>
        <w:tc>
          <w:tcPr>
            <w:tcW w:w="1134" w:type="dxa"/>
          </w:tcPr>
          <w:p w14:paraId="19E697A8" w14:textId="2B06E825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</w:tcPr>
          <w:p w14:paraId="3E54B836" w14:textId="4304959A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3686" w:type="dxa"/>
          </w:tcPr>
          <w:p w14:paraId="21EC1DB2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 xml:space="preserve">rTMS group 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M</w:t>
            </w:r>
            <w:r w:rsidRPr="008875A7">
              <w:rPr>
                <w:sz w:val="20"/>
                <w:szCs w:val="20"/>
                <w:lang w:val="en-AU"/>
              </w:rPr>
              <w:t xml:space="preserve">:95 months, 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SD</w:t>
            </w:r>
            <w:r w:rsidRPr="008875A7">
              <w:rPr>
                <w:sz w:val="20"/>
                <w:szCs w:val="20"/>
                <w:lang w:val="en-AU"/>
              </w:rPr>
              <w:t>: 83</w:t>
            </w:r>
          </w:p>
          <w:p w14:paraId="532BC197" w14:textId="7A3C0CF4" w:rsidR="00297815" w:rsidRPr="008875A7" w:rsidRDefault="00297815" w:rsidP="00297815">
            <w:pPr>
              <w:pStyle w:val="BodyText"/>
              <w:jc w:val="center"/>
              <w:rPr>
                <w:i/>
                <w:iCs/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 xml:space="preserve">Control group 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M</w:t>
            </w:r>
            <w:r w:rsidRPr="008875A7">
              <w:rPr>
                <w:sz w:val="20"/>
                <w:szCs w:val="20"/>
                <w:lang w:val="en-AU"/>
              </w:rPr>
              <w:t xml:space="preserve">: 99 months, 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SD</w:t>
            </w:r>
            <w:r w:rsidRPr="008875A7">
              <w:rPr>
                <w:sz w:val="20"/>
                <w:szCs w:val="20"/>
                <w:lang w:val="en-AU"/>
              </w:rPr>
              <w:t>: 58</w:t>
            </w:r>
          </w:p>
        </w:tc>
        <w:tc>
          <w:tcPr>
            <w:tcW w:w="1700" w:type="dxa"/>
          </w:tcPr>
          <w:p w14:paraId="50AE8CC1" w14:textId="6CC9DDEE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&lt;30 mins</w:t>
            </w:r>
          </w:p>
        </w:tc>
        <w:tc>
          <w:tcPr>
            <w:tcW w:w="1131" w:type="dxa"/>
          </w:tcPr>
          <w:p w14:paraId="535AAC37" w14:textId="1753E5E1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423" w:type="dxa"/>
            <w:gridSpan w:val="2"/>
          </w:tcPr>
          <w:p w14:paraId="588DAD98" w14:textId="08A6AA4E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13-15</w:t>
            </w:r>
          </w:p>
        </w:tc>
      </w:tr>
      <w:tr w:rsidR="00297815" w:rsidRPr="00C20902" w14:paraId="7B6BC80B" w14:textId="77777777" w:rsidTr="00297815">
        <w:tc>
          <w:tcPr>
            <w:tcW w:w="1844" w:type="dxa"/>
          </w:tcPr>
          <w:p w14:paraId="440D12A5" w14:textId="7CE02356" w:rsidR="00297815" w:rsidRPr="008875A7" w:rsidRDefault="00297815" w:rsidP="00297815">
            <w:pPr>
              <w:pStyle w:val="BodyText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Nb3Vzc2F2aTwvQXV0aG9yPjxZ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Nb3Vzc2F2aTwvQXV0aG9yPjxZ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end"/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Moussavi et al. (2019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44912460" w14:textId="3DB89281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PCS</w:t>
            </w:r>
          </w:p>
        </w:tc>
        <w:tc>
          <w:tcPr>
            <w:tcW w:w="1134" w:type="dxa"/>
          </w:tcPr>
          <w:p w14:paraId="0F2D47F3" w14:textId="6CD926DE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</w:tcPr>
          <w:p w14:paraId="572DFD48" w14:textId="61B501D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Falls, MVA, Sporting accidents</w:t>
            </w:r>
          </w:p>
        </w:tc>
        <w:tc>
          <w:tcPr>
            <w:tcW w:w="3686" w:type="dxa"/>
          </w:tcPr>
          <w:p w14:paraId="1A5AA25A" w14:textId="78148439" w:rsidR="00297815" w:rsidRPr="008875A7" w:rsidRDefault="00297815" w:rsidP="00297815">
            <w:pPr>
              <w:pStyle w:val="BodyText"/>
              <w:jc w:val="center"/>
              <w:rPr>
                <w:i/>
                <w:iCs/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4.5 months – 4.8 years</w:t>
            </w:r>
          </w:p>
        </w:tc>
        <w:tc>
          <w:tcPr>
            <w:tcW w:w="1700" w:type="dxa"/>
          </w:tcPr>
          <w:p w14:paraId="22131F74" w14:textId="462166DB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131" w:type="dxa"/>
          </w:tcPr>
          <w:p w14:paraId="52AA66ED" w14:textId="0A73CBFC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423" w:type="dxa"/>
            <w:gridSpan w:val="2"/>
          </w:tcPr>
          <w:p w14:paraId="6E3B7E5E" w14:textId="17652FA8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&gt;13 within 10 minutes</w:t>
            </w:r>
          </w:p>
        </w:tc>
      </w:tr>
      <w:tr w:rsidR="00297815" w:rsidRPr="00C20902" w14:paraId="6AD2BE45" w14:textId="77777777" w:rsidTr="00297815">
        <w:tc>
          <w:tcPr>
            <w:tcW w:w="1844" w:type="dxa"/>
          </w:tcPr>
          <w:p w14:paraId="09271001" w14:textId="329FDC16" w:rsidR="00297815" w:rsidRPr="008875A7" w:rsidRDefault="00297815" w:rsidP="00297815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M2PC9SZWNOdW0+PERpc3BsYXlUZXh0PlN0aWxsaW5n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M2PC9SZWNOdW0+PERpc3BsYXlUZXh0PlN0aWxsaW5n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Stilling, Paxman,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3A9DA3C5" w14:textId="39CAF74F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PCS with persistent PTH</w:t>
            </w:r>
          </w:p>
        </w:tc>
        <w:tc>
          <w:tcPr>
            <w:tcW w:w="1134" w:type="dxa"/>
          </w:tcPr>
          <w:p w14:paraId="4CA09941" w14:textId="3A7E57D5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</w:tcPr>
          <w:p w14:paraId="4824208A" w14:textId="1BFC60D2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VA (</w:t>
            </w:r>
            <w:r w:rsidRPr="002D3481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9), sports (</w:t>
            </w:r>
            <w:r w:rsidRPr="002D3481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6), falls (</w:t>
            </w:r>
            <w:r w:rsidRPr="002D3481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, other (</w:t>
            </w:r>
            <w:r w:rsidRPr="002D3481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</w:t>
            </w:r>
          </w:p>
        </w:tc>
        <w:tc>
          <w:tcPr>
            <w:tcW w:w="3686" w:type="dxa"/>
          </w:tcPr>
          <w:p w14:paraId="2D012460" w14:textId="3C1B14FB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750538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 xml:space="preserve">: 32.5 months (&gt;2.5 years), </w:t>
            </w:r>
            <w:r w:rsidRPr="001442CE">
              <w:rPr>
                <w:i/>
                <w:iCs/>
                <w:sz w:val="20"/>
                <w:szCs w:val="20"/>
                <w:lang w:val="en-AU"/>
              </w:rPr>
              <w:t>SD</w:t>
            </w:r>
            <w:r w:rsidRPr="001442CE">
              <w:rPr>
                <w:sz w:val="20"/>
                <w:szCs w:val="20"/>
                <w:lang w:val="en-AU"/>
              </w:rPr>
              <w:t>:</w:t>
            </w:r>
            <w:r>
              <w:rPr>
                <w:sz w:val="20"/>
                <w:szCs w:val="20"/>
                <w:lang w:val="en-AU"/>
              </w:rPr>
              <w:t xml:space="preserve"> 13.9 months, range: 3 months – 5 years</w:t>
            </w:r>
          </w:p>
        </w:tc>
        <w:tc>
          <w:tcPr>
            <w:tcW w:w="1700" w:type="dxa"/>
          </w:tcPr>
          <w:p w14:paraId="1FDD5357" w14:textId="7600BFF7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131" w:type="dxa"/>
          </w:tcPr>
          <w:p w14:paraId="08D2E9A1" w14:textId="15D15E52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423" w:type="dxa"/>
            <w:gridSpan w:val="2"/>
          </w:tcPr>
          <w:p w14:paraId="1E5981BC" w14:textId="1C1C1F5F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</w:tr>
      <w:tr w:rsidR="00297815" w:rsidRPr="00C20902" w14:paraId="15691A54" w14:textId="77777777" w:rsidTr="002528E4">
        <w:tc>
          <w:tcPr>
            <w:tcW w:w="1844" w:type="dxa"/>
          </w:tcPr>
          <w:p w14:paraId="465FDAFC" w14:textId="0AFB3390" w:rsidR="00297815" w:rsidRPr="008875A7" w:rsidRDefault="00297815" w:rsidP="00297815">
            <w:pPr>
              <w:pStyle w:val="BodyText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XaWxrZTwvQXV0aG9yPjxZZWFy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XaWxrZTwvQXV0aG9yPjxZZWFy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end"/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Wilke et al. (2017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6660D933" w14:textId="61F5D202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TBI</w:t>
            </w:r>
          </w:p>
        </w:tc>
        <w:tc>
          <w:tcPr>
            <w:tcW w:w="1134" w:type="dxa"/>
          </w:tcPr>
          <w:p w14:paraId="2C7969B2" w14:textId="2E86877F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</w:tcPr>
          <w:p w14:paraId="48D8A848" w14:textId="7A08D4C5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Ice hockey (</w:t>
            </w:r>
            <w:r w:rsidRPr="00CE3F60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, skating (</w:t>
            </w:r>
            <w:r w:rsidRPr="00CE3F60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), rugby (</w:t>
            </w:r>
            <w:r w:rsidRPr="00CE3F60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), fall (</w:t>
            </w:r>
            <w:r w:rsidRPr="00CE3F60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, football (</w:t>
            </w:r>
            <w:r w:rsidRPr="00CE3F60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8), mountain bike (</w:t>
            </w:r>
            <w:r w:rsidRPr="00CE3F60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), kickboxing (</w:t>
            </w:r>
            <w:r w:rsidRPr="00CE3F60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), soccer (</w:t>
            </w:r>
            <w:r w:rsidRPr="00CE3F60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)</w:t>
            </w:r>
          </w:p>
        </w:tc>
        <w:tc>
          <w:tcPr>
            <w:tcW w:w="3686" w:type="dxa"/>
          </w:tcPr>
          <w:p w14:paraId="3ABCAB19" w14:textId="3FD78E44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7-54 months</w:t>
            </w:r>
          </w:p>
        </w:tc>
        <w:tc>
          <w:tcPr>
            <w:tcW w:w="1700" w:type="dxa"/>
          </w:tcPr>
          <w:p w14:paraId="72FCA8DC" w14:textId="4B79948E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131" w:type="dxa"/>
          </w:tcPr>
          <w:p w14:paraId="61E6E466" w14:textId="1244DADD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Confusion &lt;24 hours</w:t>
            </w:r>
          </w:p>
        </w:tc>
        <w:tc>
          <w:tcPr>
            <w:tcW w:w="1423" w:type="dxa"/>
            <w:gridSpan w:val="2"/>
          </w:tcPr>
          <w:p w14:paraId="71D50D38" w14:textId="768D0A80" w:rsidR="00297815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</w:tr>
      <w:tr w:rsidR="00297815" w:rsidRPr="00C20902" w14:paraId="31888521" w14:textId="77777777" w:rsidTr="002528E4">
        <w:tc>
          <w:tcPr>
            <w:tcW w:w="15029" w:type="dxa"/>
            <w:gridSpan w:val="9"/>
          </w:tcPr>
          <w:p w14:paraId="3F0C9497" w14:textId="4A80C566" w:rsidR="00297815" w:rsidRDefault="00297815" w:rsidP="00297815">
            <w:pPr>
              <w:pStyle w:val="BodyText"/>
              <w:rPr>
                <w:i/>
                <w:iCs/>
                <w:sz w:val="20"/>
                <w:szCs w:val="20"/>
              </w:rPr>
            </w:pPr>
            <w:r w:rsidRPr="00297815">
              <w:rPr>
                <w:i/>
                <w:iCs/>
                <w:sz w:val="20"/>
                <w:szCs w:val="20"/>
              </w:rPr>
              <w:t>Non-</w:t>
            </w:r>
            <w:r w:rsidR="00A27312">
              <w:rPr>
                <w:i/>
                <w:iCs/>
                <w:sz w:val="20"/>
                <w:szCs w:val="20"/>
              </w:rPr>
              <w:t>r</w:t>
            </w:r>
            <w:r w:rsidRPr="00297815">
              <w:rPr>
                <w:i/>
                <w:iCs/>
                <w:sz w:val="20"/>
                <w:szCs w:val="20"/>
              </w:rPr>
              <w:t>andomised studies</w:t>
            </w:r>
          </w:p>
          <w:p w14:paraId="0DBD483A" w14:textId="2CC93BEC" w:rsidR="00297815" w:rsidRPr="00297815" w:rsidRDefault="00297815" w:rsidP="00297815">
            <w:pPr>
              <w:pStyle w:val="BodyText"/>
              <w:rPr>
                <w:i/>
                <w:iCs/>
                <w:sz w:val="20"/>
                <w:szCs w:val="20"/>
              </w:rPr>
            </w:pPr>
          </w:p>
        </w:tc>
      </w:tr>
      <w:tr w:rsidR="00297815" w:rsidRPr="00C20902" w14:paraId="2FB49472" w14:textId="77777777" w:rsidTr="002528E4">
        <w:tc>
          <w:tcPr>
            <w:tcW w:w="1844" w:type="dxa"/>
          </w:tcPr>
          <w:p w14:paraId="23768F27" w14:textId="16F46D67" w:rsidR="00297815" w:rsidRPr="008875A7" w:rsidRDefault="00297815" w:rsidP="00297815">
            <w:pPr>
              <w:pStyle w:val="BodyText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gZXQg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gZXQg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end"/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Ansado et al. (2019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165E82D3" w14:textId="3A15C051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mTBI</w:t>
            </w:r>
            <w:r>
              <w:rPr>
                <w:sz w:val="20"/>
                <w:szCs w:val="20"/>
                <w:lang w:val="en-AU"/>
              </w:rPr>
              <w:t xml:space="preserve"> with PPCS</w:t>
            </w:r>
          </w:p>
        </w:tc>
        <w:tc>
          <w:tcPr>
            <w:tcW w:w="1134" w:type="dxa"/>
          </w:tcPr>
          <w:p w14:paraId="42CD926C" w14:textId="6F7FAA3B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</w:tcPr>
          <w:p w14:paraId="637714CB" w14:textId="0FB28C3A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3686" w:type="dxa"/>
          </w:tcPr>
          <w:p w14:paraId="6A65AE99" w14:textId="4FBA4B09" w:rsidR="00297815" w:rsidRPr="008875A7" w:rsidRDefault="00297815" w:rsidP="00297815">
            <w:pPr>
              <w:pStyle w:val="BodyText"/>
              <w:jc w:val="center"/>
              <w:rPr>
                <w:i/>
                <w:iCs/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1-28 years</w:t>
            </w:r>
          </w:p>
        </w:tc>
        <w:tc>
          <w:tcPr>
            <w:tcW w:w="1700" w:type="dxa"/>
          </w:tcPr>
          <w:p w14:paraId="59E81147" w14:textId="38DD7A6D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131" w:type="dxa"/>
          </w:tcPr>
          <w:p w14:paraId="36EBA7A3" w14:textId="23AE7F7E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423" w:type="dxa"/>
            <w:gridSpan w:val="2"/>
          </w:tcPr>
          <w:p w14:paraId="098ADFB3" w14:textId="785DBAB8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</w:tr>
      <w:tr w:rsidR="00297815" w:rsidRPr="00C20902" w14:paraId="06A9EE76" w14:textId="77777777" w:rsidTr="002528E4">
        <w:tc>
          <w:tcPr>
            <w:tcW w:w="1844" w:type="dxa"/>
          </w:tcPr>
          <w:p w14:paraId="5F2386AD" w14:textId="77777777" w:rsidR="00297815" w:rsidRPr="008875A7" w:rsidRDefault="00297815" w:rsidP="00297815">
            <w:pPr>
              <w:pStyle w:val="BodyText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</w:rPr>
              <w:fldChar w:fldCharType="begin"/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&lt;EndNote&gt;&lt;Cite AuthorYear="1"&gt;&lt;Author&gt;Fitzgerald&lt;/Author&gt;&lt;Year&gt;2011&lt;/Year&gt;&lt;RecNum&gt;2133&lt;/RecNum&gt;&lt;DisplayText&gt;Fitzgerald et al. (2011)&lt;/DisplayText&gt;&lt;record&gt;&lt;rec-number&gt;2133&lt;/rec-number&gt;&lt;foreign-keys&gt;&lt;key app="EN" db-id="x9rttp05edtzxgeazxo5x5re5ddaszwdr0sw" timestamp="1578984624"&gt;2133&lt;/key&gt;&lt;/foreign-keys&gt;&lt;ref-type name="Journal Article"&gt;17&lt;/ref-type&gt;&lt;contributors&gt;&lt;authors&gt;&lt;author&gt;Fitzgerald, B. Paul&lt;/author&gt;&lt;author&gt;Hoy, E. Kate&lt;/author&gt;&lt;author&gt;Maller, J. Jerome&lt;/author&gt;&lt;author&gt;Herring, F. Sally&lt;/author&gt;&lt;author&gt;Segrave, J. Rebecca&lt;/author&gt;&lt;author&gt;McQueen, J. Susan&lt;/author&gt;&lt;author&gt;Peachey, J. Amy&lt;/author&gt;&lt;author&gt;Hollander, J. Yitzchak&lt;/author&gt;&lt;author&gt;Anderson, J. Jacqueline&lt;/author&gt;&lt;author&gt;Daskalakis, J. Zafiris&lt;/author&gt;&lt;/authors&gt;&lt;/contributors&gt;&lt;titles&gt;&lt;title&gt;Transcranial magnetic stimulation for depression after a traumatic brain injury: A case study&lt;/title&gt;&lt;secondary-title&gt;The Journal of ECT&lt;/secondary-title&gt;&lt;/titles&gt;&lt;periodical&gt;&lt;full-title&gt;The Journal of ECT&lt;/full-title&gt;&lt;/periodical&gt;&lt;pages&gt;38-40&lt;/pages&gt;&lt;volume&gt;27&lt;/volume&gt;&lt;number&gt;1&lt;/number&gt;&lt;keywords&gt;&lt;keyword&gt;Brain Damage&lt;/keyword&gt;&lt;keyword&gt;Mental Depression&lt;/keyword&gt;&lt;keyword&gt;Electroconvulsive Therapy&lt;/keyword&gt;&lt;keyword&gt;Medical Treatment&lt;/keyword&gt;&lt;keyword&gt;Convulsions &amp;amp; Seizures&lt;/keyword&gt;&lt;keyword&gt;Risk Assessment&lt;/keyword&gt;&lt;/keywords&gt;&lt;dates&gt;&lt;year&gt;2011&lt;/year&gt;&lt;/dates&gt;&lt;publisher&gt;Lippincott Williams &amp;amp; Wilkins, Inc.&lt;/publisher&gt;&lt;isbn&gt;1095-0680&lt;/isbn&gt;&lt;urls&gt;&lt;/urls&gt;&lt;electronic-resource-num&gt;10.1097/YCT.0b013e3181eb30c6&lt;/electronic-resource-num&gt;&lt;/record&gt;&lt;/Cite&gt;&lt;/EndNote&gt;</w:instrText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Fitzgerald et al. (2011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70F28F95" w14:textId="07797E90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mTBI</w:t>
            </w:r>
            <w:r>
              <w:rPr>
                <w:sz w:val="20"/>
                <w:szCs w:val="20"/>
                <w:lang w:val="en-AU"/>
              </w:rPr>
              <w:t xml:space="preserve"> </w:t>
            </w:r>
          </w:p>
        </w:tc>
        <w:tc>
          <w:tcPr>
            <w:tcW w:w="1134" w:type="dxa"/>
          </w:tcPr>
          <w:p w14:paraId="247B472F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</w:tcPr>
          <w:p w14:paraId="286699E3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MVA</w:t>
            </w:r>
          </w:p>
        </w:tc>
        <w:tc>
          <w:tcPr>
            <w:tcW w:w="3686" w:type="dxa"/>
          </w:tcPr>
          <w:p w14:paraId="032A5BB5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14 years</w:t>
            </w:r>
          </w:p>
        </w:tc>
        <w:tc>
          <w:tcPr>
            <w:tcW w:w="1700" w:type="dxa"/>
          </w:tcPr>
          <w:p w14:paraId="0B0CD1C0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&lt;1 hour, fluctuating consciousness for the next 8 hours</w:t>
            </w:r>
          </w:p>
        </w:tc>
        <w:tc>
          <w:tcPr>
            <w:tcW w:w="1131" w:type="dxa"/>
          </w:tcPr>
          <w:p w14:paraId="05D75F90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423" w:type="dxa"/>
            <w:gridSpan w:val="2"/>
          </w:tcPr>
          <w:p w14:paraId="3279D33F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</w:tr>
      <w:tr w:rsidR="00297815" w:rsidRPr="00C20902" w14:paraId="45D4B0FB" w14:textId="77777777" w:rsidTr="002528E4">
        <w:tc>
          <w:tcPr>
            <w:tcW w:w="1844" w:type="dxa"/>
          </w:tcPr>
          <w:p w14:paraId="402DD7E5" w14:textId="77777777" w:rsidR="00297815" w:rsidRPr="008875A7" w:rsidRDefault="00297815" w:rsidP="00297815">
            <w:pPr>
              <w:pStyle w:val="BodyText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end"/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Huang et al. (2017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39C03A6B" w14:textId="1F6D71BD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mTBI</w:t>
            </w:r>
            <w:r>
              <w:rPr>
                <w:sz w:val="20"/>
                <w:szCs w:val="20"/>
                <w:lang w:val="en-AU"/>
              </w:rPr>
              <w:t xml:space="preserve"> + PPCS</w:t>
            </w:r>
          </w:p>
        </w:tc>
        <w:tc>
          <w:tcPr>
            <w:tcW w:w="1134" w:type="dxa"/>
          </w:tcPr>
          <w:p w14:paraId="1E8DE6A0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</w:tcPr>
          <w:p w14:paraId="44D5541A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MVA (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8875A7">
              <w:rPr>
                <w:sz w:val="20"/>
                <w:szCs w:val="20"/>
                <w:lang w:val="en-AU"/>
              </w:rPr>
              <w:t>=2), blast (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8875A7">
              <w:rPr>
                <w:sz w:val="20"/>
                <w:szCs w:val="20"/>
                <w:lang w:val="en-AU"/>
              </w:rPr>
              <w:t>=3), blunt impact (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8875A7">
              <w:rPr>
                <w:sz w:val="20"/>
                <w:szCs w:val="20"/>
                <w:lang w:val="en-AU"/>
              </w:rPr>
              <w:t>=1)</w:t>
            </w:r>
          </w:p>
        </w:tc>
        <w:tc>
          <w:tcPr>
            <w:tcW w:w="3686" w:type="dxa"/>
          </w:tcPr>
          <w:p w14:paraId="47084A54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i/>
                <w:iCs/>
                <w:sz w:val="20"/>
                <w:szCs w:val="20"/>
                <w:lang w:val="en-AU"/>
              </w:rPr>
              <w:t>M</w:t>
            </w:r>
            <w:r w:rsidRPr="008875A7">
              <w:rPr>
                <w:sz w:val="20"/>
                <w:szCs w:val="20"/>
                <w:lang w:val="en-AU"/>
              </w:rPr>
              <w:t>: 48.2 months (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SD</w:t>
            </w:r>
            <w:r w:rsidRPr="008875A7">
              <w:rPr>
                <w:sz w:val="20"/>
                <w:szCs w:val="20"/>
                <w:lang w:val="en-AU"/>
              </w:rPr>
              <w:t>: 25.2)</w:t>
            </w:r>
          </w:p>
        </w:tc>
        <w:tc>
          <w:tcPr>
            <w:tcW w:w="1700" w:type="dxa"/>
          </w:tcPr>
          <w:p w14:paraId="24184D09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&lt;15 minutes</w:t>
            </w:r>
          </w:p>
        </w:tc>
        <w:tc>
          <w:tcPr>
            <w:tcW w:w="1131" w:type="dxa"/>
          </w:tcPr>
          <w:p w14:paraId="535027E9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&lt;24 hours</w:t>
            </w:r>
          </w:p>
        </w:tc>
        <w:tc>
          <w:tcPr>
            <w:tcW w:w="1423" w:type="dxa"/>
            <w:gridSpan w:val="2"/>
          </w:tcPr>
          <w:p w14:paraId="45180716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3-15</w:t>
            </w:r>
          </w:p>
        </w:tc>
      </w:tr>
      <w:tr w:rsidR="00297815" w:rsidRPr="00C20902" w14:paraId="7498B336" w14:textId="77777777" w:rsidTr="002528E4">
        <w:tc>
          <w:tcPr>
            <w:tcW w:w="1844" w:type="dxa"/>
          </w:tcPr>
          <w:p w14:paraId="0B966CCC" w14:textId="77777777" w:rsidR="00297815" w:rsidRPr="008875A7" w:rsidRDefault="00297815" w:rsidP="00297815">
            <w:pPr>
              <w:pStyle w:val="BodyText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Koski et al. (2015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24D878E5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mTBI with PCS &gt;3 months</w:t>
            </w:r>
          </w:p>
        </w:tc>
        <w:tc>
          <w:tcPr>
            <w:tcW w:w="1134" w:type="dxa"/>
          </w:tcPr>
          <w:p w14:paraId="1FA2B82B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</w:tcPr>
          <w:p w14:paraId="40800E55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3686" w:type="dxa"/>
          </w:tcPr>
          <w:p w14:paraId="0BB29C03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 xml:space="preserve">Range: 6 months – 28 years </w:t>
            </w:r>
          </w:p>
          <w:p w14:paraId="5E17DD5B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(66.7% within 3 years of injury, others &gt;8 years post-injury)</w:t>
            </w:r>
          </w:p>
        </w:tc>
        <w:tc>
          <w:tcPr>
            <w:tcW w:w="1700" w:type="dxa"/>
          </w:tcPr>
          <w:p w14:paraId="5493C3B9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131" w:type="dxa"/>
          </w:tcPr>
          <w:p w14:paraId="43C87DFA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423" w:type="dxa"/>
            <w:gridSpan w:val="2"/>
          </w:tcPr>
          <w:p w14:paraId="7D95BDA1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</w:tr>
      <w:tr w:rsidR="00297815" w:rsidRPr="00C20902" w14:paraId="0AADDC34" w14:textId="77777777" w:rsidTr="002528E4">
        <w:tc>
          <w:tcPr>
            <w:tcW w:w="1844" w:type="dxa"/>
          </w:tcPr>
          <w:p w14:paraId="212003D9" w14:textId="77777777" w:rsidR="00297815" w:rsidRPr="008875A7" w:rsidRDefault="00297815" w:rsidP="00297815">
            <w:pPr>
              <w:pStyle w:val="BodyText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</w:rPr>
              <w:lastRenderedPageBreak/>
              <w:fldChar w:fldCharType="begin"/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&lt;EndNote&gt;&lt;Cite AuthorYear="1"&gt;&lt;Author&gt;Leung&lt;/Author&gt;&lt;Year&gt;2016&lt;/Year&gt;&lt;RecNum&gt;2137&lt;/RecNum&gt;&lt;DisplayText&gt;Leung, Fallah, et al. (2016)&lt;/DisplayText&gt;&lt;record&gt;&lt;rec-number&gt;2137&lt;/rec-number&gt;&lt;foreign-keys&gt;&lt;key app="EN" db-id="x9rttp05edtzxgeazxo5x5re5ddaszwdr0sw" timestamp="1579096853"&gt;2137&lt;/key&gt;&lt;/foreign-keys&gt;&lt;ref-type name="Journal Article"&gt;17&lt;/ref-type&gt;&lt;contributors&gt;&lt;authors&gt;&lt;author&gt;Leung, A.&lt;/author&gt;&lt;author&gt;Fallah, A.&lt;/author&gt;&lt;author&gt;Shukla, S.&lt;/author&gt;&lt;author&gt;Lin, L.&lt;/author&gt;&lt;author&gt;Tsia, A.&lt;/author&gt;&lt;author&gt;Song, D.&lt;/author&gt;&lt;author&gt;Polston, G.&lt;/author&gt;&lt;author&gt;Lee, R.&lt;/author&gt;&lt;/authors&gt;&lt;/contributors&gt;&lt;auth-address&gt;Department of Anesthesiology, University of California, San Diego, School of Medicine, Veterans Administration San Diego Healthcare System, La Jolla, CA.&lt;/auth-address&gt;&lt;titles&gt;&lt;title&gt;rtms in alleviating mild TBI related headaches -- A case series&lt;/title&gt;&lt;secondary-title&gt;Pain Physician&lt;/secondary-title&gt;&lt;alt-title&gt;Pain physician&lt;/alt-title&gt;&lt;/titles&gt;&lt;periodical&gt;&lt;full-title&gt;Pain Physician&lt;/full-title&gt;&lt;abbr-1&gt;Pain physician&lt;/abbr-1&gt;&lt;/periodical&gt;&lt;alt-periodical&gt;&lt;full-title&gt;Pain Physician&lt;/full-title&gt;&lt;abbr-1&gt;Pain physician&lt;/abbr-1&gt;&lt;/alt-periodical&gt;&lt;pages&gt;E347-54&lt;/pages&gt;&lt;volume&gt;19&lt;/volume&gt;&lt;number&gt;2&lt;/number&gt;&lt;edition&gt;2016/01/28&lt;/edition&gt;&lt;keywords&gt;&lt;keyword&gt;Adult&lt;/keyword&gt;&lt;keyword&gt;Brain Injuries/*complications&lt;/keyword&gt;&lt;keyword&gt;Female&lt;/keyword&gt;&lt;keyword&gt;Headache Disorders/etiology/*therapy&lt;/keyword&gt;&lt;keyword&gt;Humans&lt;/keyword&gt;&lt;keyword&gt;Male&lt;/keyword&gt;&lt;keyword&gt;Middle Aged&lt;/keyword&gt;&lt;keyword&gt;Pain Management/*methods&lt;/keyword&gt;&lt;keyword&gt;Prospective Studies&lt;/keyword&gt;&lt;keyword&gt;Transcranial Magnetic Stimulation/*methods&lt;/keyword&gt;&lt;/keywords&gt;&lt;dates&gt;&lt;year&gt;2016&lt;/year&gt;&lt;pub-dates&gt;&lt;date&gt;Feb&lt;/date&gt;&lt;/pub-dates&gt;&lt;/dates&gt;&lt;isbn&gt;1533-3159&lt;/isbn&gt;&lt;accession-num&gt;26815263&lt;/accession-num&gt;&lt;urls&gt;&lt;related-urls&gt;&lt;url&gt;https://www.painphysicianjournal.com/&lt;/url&gt;&lt;/related-urls&gt;&lt;/urls&gt;&lt;remote-database-provider&gt;NLM&lt;/remote-database-provider&gt;&lt;language&gt;eng&lt;/language&gt;&lt;/record&gt;&lt;/Cite&gt;&lt;/EndNote&gt;</w:instrText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Leung, Fallah, et al. (2016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64405E97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mTBI-HA</w:t>
            </w:r>
          </w:p>
        </w:tc>
        <w:tc>
          <w:tcPr>
            <w:tcW w:w="1134" w:type="dxa"/>
          </w:tcPr>
          <w:p w14:paraId="1479C0FE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egative</w:t>
            </w:r>
          </w:p>
        </w:tc>
        <w:tc>
          <w:tcPr>
            <w:tcW w:w="2694" w:type="dxa"/>
          </w:tcPr>
          <w:p w14:paraId="1DED8699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Fall (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8875A7">
              <w:rPr>
                <w:sz w:val="20"/>
                <w:szCs w:val="20"/>
                <w:lang w:val="en-AU"/>
              </w:rPr>
              <w:t>=4), MVA (</w:t>
            </w:r>
            <w:r w:rsidRPr="008875A7">
              <w:rPr>
                <w:i/>
                <w:iCs/>
                <w:sz w:val="20"/>
                <w:szCs w:val="20"/>
                <w:lang w:val="en-AU"/>
              </w:rPr>
              <w:t>n</w:t>
            </w:r>
            <w:r w:rsidRPr="008875A7">
              <w:rPr>
                <w:sz w:val="20"/>
                <w:szCs w:val="20"/>
                <w:lang w:val="en-AU"/>
              </w:rPr>
              <w:t>=2)</w:t>
            </w:r>
          </w:p>
        </w:tc>
        <w:tc>
          <w:tcPr>
            <w:tcW w:w="3686" w:type="dxa"/>
          </w:tcPr>
          <w:p w14:paraId="3C516982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i/>
                <w:iCs/>
                <w:sz w:val="20"/>
                <w:szCs w:val="20"/>
                <w:lang w:val="en-AU"/>
              </w:rPr>
              <w:t>M</w:t>
            </w:r>
            <w:r w:rsidRPr="008875A7">
              <w:rPr>
                <w:sz w:val="20"/>
                <w:szCs w:val="20"/>
                <w:lang w:val="en-AU"/>
              </w:rPr>
              <w:t>: 4.4 years (+/-2.2), range: 1.5-7 years</w:t>
            </w:r>
          </w:p>
        </w:tc>
        <w:tc>
          <w:tcPr>
            <w:tcW w:w="1700" w:type="dxa"/>
          </w:tcPr>
          <w:p w14:paraId="1A497679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&lt; 1 minute</w:t>
            </w:r>
          </w:p>
        </w:tc>
        <w:tc>
          <w:tcPr>
            <w:tcW w:w="1131" w:type="dxa"/>
          </w:tcPr>
          <w:p w14:paraId="0F52B60F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423" w:type="dxa"/>
            <w:gridSpan w:val="2"/>
          </w:tcPr>
          <w:p w14:paraId="731F1678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  <w:lang w:val="en-AU"/>
              </w:rPr>
              <w:t>NR</w:t>
            </w:r>
          </w:p>
        </w:tc>
      </w:tr>
      <w:tr w:rsidR="00297815" w:rsidRPr="00C20902" w14:paraId="3AC313A3" w14:textId="77777777" w:rsidTr="002528E4">
        <w:tc>
          <w:tcPr>
            <w:tcW w:w="1844" w:type="dxa"/>
          </w:tcPr>
          <w:p w14:paraId="18D799BB" w14:textId="77777777" w:rsidR="00297815" w:rsidRPr="008875A7" w:rsidRDefault="00297815" w:rsidP="00297815">
            <w:pPr>
              <w:pStyle w:val="BodyText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Paxman&lt;/Author&gt;&lt;Year&gt;2018&lt;/Year&gt;&lt;RecNum&gt;2131&lt;/RecNum&gt;&lt;DisplayText&gt;Paxman et al. (2018)&lt;/DisplayText&gt;&lt;record&gt;&lt;rec-number&gt;2131&lt;/rec-number&gt;&lt;foreign-keys&gt;&lt;key app="EN" db-id="x9rttp05edtzxgeazxo5x5re5ddaszwdr0sw" timestamp="1578456268"&gt;2131&lt;/key&gt;&lt;/foreign-keys&gt;&lt;ref-type name="Journal Article"&gt;17&lt;/ref-type&gt;&lt;contributors&gt;&lt;authors&gt;&lt;author&gt;Paxman, E.&lt;/author&gt;&lt;author&gt;Stilling, J.&lt;/author&gt;&lt;author&gt;Mercier, Leah&lt;/author&gt;&lt;author&gt;Debert, Chantel T&lt;/author&gt;&lt;/authors&gt;&lt;/contributors&gt;&lt;titles&gt;&lt;title&gt;Repetitive transcranial magnetic stimulation (rTMS) as a treatment for chronic dizziness following mild traumatic brain injury&lt;/title&gt;&lt;secondary-title&gt;BMJ Case Reports&lt;/secondary-title&gt;&lt;/titles&gt;&lt;periodical&gt;&lt;full-title&gt;BMJ Case Reports&lt;/full-title&gt;&lt;abbr-1&gt;BMJ Case Rep.&lt;/abbr-1&gt;&lt;abbr-2&gt;BMJ Case Rep&lt;/abbr-2&gt;&lt;/periodical&gt;&lt;pages&gt;bcr-2018-226698&lt;/pages&gt;&lt;volume&gt;2018&lt;/volume&gt;&lt;dates&gt;&lt;year&gt;2018&lt;/year&gt;&lt;/dates&gt;&lt;urls&gt;&lt;related-urls&gt;&lt;url&gt;https://casereports.bmj.com/content/casereports/2018/bcr-2018-226698.full.pdf&lt;/url&gt;&lt;/related-urls&gt;&lt;/urls&gt;&lt;electronic-resource-num&gt;10.1136/bcr-2018-226698&lt;/electronic-resource-num&gt;&lt;/record&gt;&lt;/Cite&gt;&lt;/EndNote&gt;</w:instrText>
            </w:r>
            <w:r w:rsidRPr="008875A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Paxman et al. (2018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223154A1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mTBI</w:t>
            </w:r>
          </w:p>
        </w:tc>
        <w:tc>
          <w:tcPr>
            <w:tcW w:w="1134" w:type="dxa"/>
          </w:tcPr>
          <w:p w14:paraId="59887915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egative</w:t>
            </w:r>
          </w:p>
        </w:tc>
        <w:tc>
          <w:tcPr>
            <w:tcW w:w="2694" w:type="dxa"/>
          </w:tcPr>
          <w:p w14:paraId="6399F73D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Pedestrian versus vehicle traffic accident</w:t>
            </w:r>
          </w:p>
        </w:tc>
        <w:tc>
          <w:tcPr>
            <w:tcW w:w="3686" w:type="dxa"/>
          </w:tcPr>
          <w:p w14:paraId="24AECC7C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5 years</w:t>
            </w:r>
          </w:p>
        </w:tc>
        <w:tc>
          <w:tcPr>
            <w:tcW w:w="1700" w:type="dxa"/>
          </w:tcPr>
          <w:p w14:paraId="60E7650C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Brief LOC</w:t>
            </w:r>
          </w:p>
        </w:tc>
        <w:tc>
          <w:tcPr>
            <w:tcW w:w="1131" w:type="dxa"/>
          </w:tcPr>
          <w:p w14:paraId="281C5973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423" w:type="dxa"/>
            <w:gridSpan w:val="2"/>
          </w:tcPr>
          <w:p w14:paraId="62A04D51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5</w:t>
            </w:r>
          </w:p>
        </w:tc>
      </w:tr>
      <w:tr w:rsidR="00297815" w:rsidRPr="00C20902" w14:paraId="5E2C90FD" w14:textId="77777777" w:rsidTr="002528E4">
        <w:tc>
          <w:tcPr>
            <w:tcW w:w="1844" w:type="dxa"/>
          </w:tcPr>
          <w:p w14:paraId="68D52DAD" w14:textId="77777777" w:rsidR="00297815" w:rsidRPr="008875A7" w:rsidRDefault="00297815" w:rsidP="00297815">
            <w:pPr>
              <w:pStyle w:val="BodyText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</w:instrText>
            </w:r>
            <w:r w:rsidRPr="008875A7"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8875A7">
              <w:rPr>
                <w:sz w:val="20"/>
                <w:szCs w:val="20"/>
                <w:lang w:val="en-AU"/>
              </w:rPr>
              <w:instrText xml:space="preserve"> ADDIN EN.CITE.DATA </w:instrText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end"/>
            </w:r>
            <w:r w:rsidRPr="008875A7">
              <w:rPr>
                <w:sz w:val="20"/>
                <w:szCs w:val="20"/>
              </w:rPr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Stilling, Duszynski, et al. (2019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55464167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Sports related concussion, concussion</w:t>
            </w:r>
          </w:p>
        </w:tc>
        <w:tc>
          <w:tcPr>
            <w:tcW w:w="1134" w:type="dxa"/>
          </w:tcPr>
          <w:p w14:paraId="0347FA6B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egative</w:t>
            </w:r>
          </w:p>
          <w:p w14:paraId="7B5E80DB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2694" w:type="dxa"/>
          </w:tcPr>
          <w:p w14:paraId="73825548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Sports, MVA</w:t>
            </w:r>
          </w:p>
        </w:tc>
        <w:tc>
          <w:tcPr>
            <w:tcW w:w="3686" w:type="dxa"/>
          </w:tcPr>
          <w:p w14:paraId="6A0EA882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-2 years</w:t>
            </w:r>
          </w:p>
        </w:tc>
        <w:tc>
          <w:tcPr>
            <w:tcW w:w="1700" w:type="dxa"/>
          </w:tcPr>
          <w:p w14:paraId="4F637F15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il</w:t>
            </w:r>
          </w:p>
        </w:tc>
        <w:tc>
          <w:tcPr>
            <w:tcW w:w="1131" w:type="dxa"/>
          </w:tcPr>
          <w:p w14:paraId="370F2C22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il</w:t>
            </w:r>
          </w:p>
        </w:tc>
        <w:tc>
          <w:tcPr>
            <w:tcW w:w="1423" w:type="dxa"/>
            <w:gridSpan w:val="2"/>
          </w:tcPr>
          <w:p w14:paraId="5C1CF695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</w:tr>
      <w:tr w:rsidR="00297815" w:rsidRPr="00C20902" w14:paraId="1ACF8750" w14:textId="77777777" w:rsidTr="002528E4">
        <w:tc>
          <w:tcPr>
            <w:tcW w:w="1844" w:type="dxa"/>
            <w:tcBorders>
              <w:bottom w:val="single" w:sz="4" w:space="0" w:color="auto"/>
            </w:tcBorders>
          </w:tcPr>
          <w:p w14:paraId="6B7566F7" w14:textId="77777777" w:rsidR="00297815" w:rsidRPr="008875A7" w:rsidRDefault="00297815" w:rsidP="00297815">
            <w:pPr>
              <w:pStyle w:val="BodyText"/>
              <w:rPr>
                <w:sz w:val="20"/>
                <w:szCs w:val="20"/>
                <w:lang w:val="en-AU"/>
              </w:rPr>
            </w:pPr>
            <w:r w:rsidRPr="008875A7">
              <w:rPr>
                <w:sz w:val="20"/>
                <w:szCs w:val="20"/>
              </w:rPr>
              <w:fldChar w:fldCharType="begin"/>
            </w:r>
            <w:r w:rsidRPr="008875A7">
              <w:rPr>
                <w:sz w:val="20"/>
                <w:szCs w:val="20"/>
                <w:lang w:val="en-AU"/>
              </w:rPr>
              <w:instrText xml:space="preserve"> ADDIN EN.CITE &lt;EndNote&gt;&lt;Cite AuthorYear="1"&gt;&lt;Author&gt;Walker&lt;/Author&gt;&lt;Year&gt;2002&lt;/Year&gt;&lt;RecNum&gt;2141&lt;/RecNum&gt;&lt;DisplayText&gt;Walker et al. (2002)&lt;/DisplayText&gt;&lt;record&gt;&lt;rec-number&gt;2141&lt;/rec-number&gt;&lt;foreign-keys&gt;&lt;key app="EN" db-id="x9rttp05edtzxgeazxo5x5re5ddaszwdr0sw" timestamp="1579261359"&gt;2141&lt;/key&gt;&lt;/foreign-keys&gt;&lt;ref-type name="Journal Article"&gt;17&lt;/ref-type&gt;&lt;contributors&gt;&lt;authors&gt;&lt;author&gt;Walker, Jonathan E.&lt;/author&gt;&lt;author&gt;Norman, Charles A.&lt;/author&gt;&lt;author&gt;Weber, Ronald K.&lt;/author&gt;&lt;/authors&gt;&lt;/contributors&gt;&lt;titles&gt;&lt;title&gt;Impact of qEEG-guided coherence training for patients with a mild closed head injury&lt;/title&gt;&lt;secondary-title&gt;Journal of Neurotherapy&lt;/secondary-title&gt;&lt;/titles&gt;&lt;periodical&gt;&lt;full-title&gt;Journal of Neurotherapy&lt;/full-title&gt;&lt;abbr-1&gt;J. Neurother.&lt;/abbr-1&gt;&lt;abbr-2&gt;J Neurother&lt;/abbr-2&gt;&lt;/periodical&gt;&lt;pages&gt;31-43&lt;/pages&gt;&lt;volume&gt;6&lt;/volume&gt;&lt;number&gt;2&lt;/number&gt;&lt;dates&gt;&lt;year&gt;2002&lt;/year&gt;&lt;pub-dates&gt;&lt;date&gt;2002/03/01&lt;/date&gt;&lt;/pub-dates&gt;&lt;/dates&gt;&lt;publisher&gt;Routledge&lt;/publisher&gt;&lt;isbn&gt;1087-4208&lt;/isbn&gt;&lt;urls&gt;&lt;related-urls&gt;&lt;url&gt;https://doi.org/10.1300/J184v06n02_05&lt;/url&gt;&lt;/related-urls&gt;&lt;/urls&gt;&lt;electronic-resource-num&gt;10.1300/J184v06n02_05&lt;/electronic-resource-num&gt;&lt;/record&gt;&lt;/Cite&gt;&lt;/EndNote&gt;</w:instrText>
            </w:r>
            <w:r w:rsidRPr="008875A7">
              <w:rPr>
                <w:sz w:val="20"/>
                <w:szCs w:val="20"/>
              </w:rPr>
              <w:fldChar w:fldCharType="separate"/>
            </w:r>
            <w:r w:rsidRPr="008875A7">
              <w:rPr>
                <w:noProof/>
                <w:sz w:val="20"/>
                <w:szCs w:val="20"/>
                <w:lang w:val="en-AU"/>
              </w:rPr>
              <w:t>Walker et al. (2002)</w:t>
            </w:r>
            <w:r w:rsidRPr="008875A7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11FBFE74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MHI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B5D7133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2694" w:type="dxa"/>
            <w:tcBorders>
              <w:bottom w:val="single" w:sz="4" w:space="0" w:color="auto"/>
            </w:tcBorders>
          </w:tcPr>
          <w:p w14:paraId="1ACC68D4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3686" w:type="dxa"/>
            <w:tcBorders>
              <w:bottom w:val="single" w:sz="4" w:space="0" w:color="auto"/>
            </w:tcBorders>
          </w:tcPr>
          <w:p w14:paraId="2EDE4271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DA69AF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 xml:space="preserve">: 12.7 months, </w:t>
            </w:r>
            <w:r w:rsidRPr="00D5657E">
              <w:rPr>
                <w:i/>
                <w:iCs/>
                <w:sz w:val="20"/>
                <w:szCs w:val="20"/>
                <w:lang w:val="en-AU"/>
              </w:rPr>
              <w:t>SD</w:t>
            </w:r>
            <w:r>
              <w:rPr>
                <w:sz w:val="20"/>
                <w:szCs w:val="20"/>
                <w:lang w:val="en-AU"/>
              </w:rPr>
              <w:t>: 18.5, range: 3-70 months</w:t>
            </w:r>
          </w:p>
        </w:tc>
        <w:tc>
          <w:tcPr>
            <w:tcW w:w="1700" w:type="dxa"/>
            <w:tcBorders>
              <w:bottom w:val="single" w:sz="4" w:space="0" w:color="auto"/>
            </w:tcBorders>
          </w:tcPr>
          <w:p w14:paraId="1FA7B016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0-20 minutes</w:t>
            </w:r>
          </w:p>
        </w:tc>
        <w:tc>
          <w:tcPr>
            <w:tcW w:w="1131" w:type="dxa"/>
            <w:tcBorders>
              <w:bottom w:val="single" w:sz="4" w:space="0" w:color="auto"/>
            </w:tcBorders>
          </w:tcPr>
          <w:p w14:paraId="7F1AF6F5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0-48 hours</w:t>
            </w:r>
          </w:p>
        </w:tc>
        <w:tc>
          <w:tcPr>
            <w:tcW w:w="1423" w:type="dxa"/>
            <w:gridSpan w:val="2"/>
            <w:tcBorders>
              <w:bottom w:val="single" w:sz="4" w:space="0" w:color="auto"/>
            </w:tcBorders>
          </w:tcPr>
          <w:p w14:paraId="48811355" w14:textId="77777777" w:rsidR="00297815" w:rsidRPr="008875A7" w:rsidRDefault="00297815" w:rsidP="0029781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</w:tr>
    </w:tbl>
    <w:p w14:paraId="1A4C544C" w14:textId="6109D997" w:rsidR="00C55948" w:rsidRDefault="00C55948" w:rsidP="00C55948">
      <w:pPr>
        <w:pStyle w:val="BodyText"/>
        <w:spacing w:line="480" w:lineRule="auto"/>
      </w:pPr>
      <w:r w:rsidRPr="00054BBF">
        <w:rPr>
          <w:i/>
          <w:sz w:val="20"/>
        </w:rPr>
        <w:t xml:space="preserve">Note: </w:t>
      </w:r>
      <w:r w:rsidRPr="00054BBF">
        <w:rPr>
          <w:sz w:val="20"/>
        </w:rPr>
        <w:t xml:space="preserve">GCS = Glasgow Coma Scale, LOC = loss of consciousness, </w:t>
      </w:r>
      <w:r w:rsidRPr="00054BBF">
        <w:rPr>
          <w:i/>
          <w:iCs/>
          <w:sz w:val="20"/>
        </w:rPr>
        <w:t>M</w:t>
      </w:r>
      <w:r w:rsidRPr="00054BBF">
        <w:rPr>
          <w:sz w:val="20"/>
        </w:rPr>
        <w:t xml:space="preserve"> = mean, MHI = mild head injury, MOI = mechanism of injury, mTBI = mild traumatic brain injury, mTBI-HA = mild traumatic brain </w:t>
      </w:r>
      <w:r>
        <w:rPr>
          <w:sz w:val="20"/>
        </w:rPr>
        <w:t xml:space="preserve">injury-related headaches, MVA = motor vehicle accident, NR = not reported, PCS = post concussive symptoms, </w:t>
      </w:r>
      <w:r w:rsidR="00DE1D18">
        <w:rPr>
          <w:sz w:val="20"/>
        </w:rPr>
        <w:t>PPCS = persistent post-concussion syndrome</w:t>
      </w:r>
      <w:r w:rsidR="00950AE7">
        <w:rPr>
          <w:sz w:val="20"/>
        </w:rPr>
        <w:t>/symptoms</w:t>
      </w:r>
      <w:r w:rsidR="00DE1D18">
        <w:rPr>
          <w:sz w:val="20"/>
        </w:rPr>
        <w:t xml:space="preserve">, </w:t>
      </w:r>
      <w:r>
        <w:rPr>
          <w:sz w:val="20"/>
        </w:rPr>
        <w:t xml:space="preserve">PTA = post-traumatic amnesia, PTH = post-traumatic headache, </w:t>
      </w:r>
      <w:r w:rsidRPr="00B97D41">
        <w:rPr>
          <w:i/>
          <w:iCs/>
          <w:sz w:val="20"/>
        </w:rPr>
        <w:t>SD</w:t>
      </w:r>
      <w:r>
        <w:rPr>
          <w:sz w:val="20"/>
        </w:rPr>
        <w:t xml:space="preserve"> = standard deviation.</w:t>
      </w:r>
    </w:p>
    <w:p w14:paraId="7D4AA712" w14:textId="77777777" w:rsidR="00C55948" w:rsidRDefault="00C55948"/>
    <w:sectPr w:rsidR="00C55948" w:rsidSect="00C55948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55948"/>
    <w:rsid w:val="00082C14"/>
    <w:rsid w:val="00144214"/>
    <w:rsid w:val="002528E4"/>
    <w:rsid w:val="00297815"/>
    <w:rsid w:val="00454ED4"/>
    <w:rsid w:val="00950AE7"/>
    <w:rsid w:val="009C6DBE"/>
    <w:rsid w:val="009D5B8C"/>
    <w:rsid w:val="00A27312"/>
    <w:rsid w:val="00C55948"/>
    <w:rsid w:val="00DE1D18"/>
    <w:rsid w:val="00E428E8"/>
    <w:rsid w:val="00EE7E97"/>
    <w:rsid w:val="00FD47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B2ED5D"/>
  <w15:chartTrackingRefBased/>
  <w15:docId w15:val="{67B9FDC6-EB5F-438A-A196-90CFE032DC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5948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C55948"/>
    <w:pPr>
      <w:spacing w:after="0" w:line="240" w:lineRule="auto"/>
    </w:pPr>
    <w:rPr>
      <w:rFonts w:ascii="Times New Roman" w:eastAsia="Times New Roman" w:hAnsi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rsid w:val="00C55948"/>
    <w:rPr>
      <w:rFonts w:ascii="Times New Roman" w:eastAsia="Times New Roman" w:hAnsi="Times New Roman" w:cs="Times New Roman"/>
      <w:szCs w:val="24"/>
    </w:rPr>
  </w:style>
  <w:style w:type="table" w:styleId="TableGridLight">
    <w:name w:val="Grid Table Light"/>
    <w:basedOn w:val="TableNormal"/>
    <w:uiPriority w:val="40"/>
    <w:rsid w:val="00C55948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559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5948"/>
    <w:rPr>
      <w:rFonts w:ascii="Segoe UI" w:eastAsiaTheme="minorEastAsia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553</Words>
  <Characters>8858</Characters>
  <Application>Microsoft Office Word</Application>
  <DocSecurity>0</DocSecurity>
  <Lines>73</Lines>
  <Paragraphs>20</Paragraphs>
  <ScaleCrop>false</ScaleCrop>
  <Company/>
  <LinksUpToDate>false</LinksUpToDate>
  <CharactersWithSpaces>103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esca Buhagiar</dc:creator>
  <cp:keywords/>
  <dc:description/>
  <cp:lastModifiedBy>Francesca Buhagiar</cp:lastModifiedBy>
  <cp:revision>8</cp:revision>
  <dcterms:created xsi:type="dcterms:W3CDTF">2020-06-19T04:24:00Z</dcterms:created>
  <dcterms:modified xsi:type="dcterms:W3CDTF">2020-06-19T04:39:00Z</dcterms:modified>
</cp:coreProperties>
</file>